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noProof/>
        </w:rPr>
      </w:pPr>
      <w:r w:rsidRPr="00FE09FD"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4FB1FAE" wp14:editId="00FB0B6A">
                <wp:simplePos x="0" y="0"/>
                <wp:positionH relativeFrom="margin">
                  <wp:align>center</wp:align>
                </wp:positionH>
                <wp:positionV relativeFrom="paragraph">
                  <wp:posOffset>-245224</wp:posOffset>
                </wp:positionV>
                <wp:extent cx="5100668" cy="3756366"/>
                <wp:effectExtent l="0" t="0" r="24130" b="15875"/>
                <wp:wrapNone/>
                <wp:docPr id="110" name="Group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00668" cy="3756366"/>
                          <a:chOff x="-5722" y="0"/>
                          <a:chExt cx="5100668" cy="3756366"/>
                        </a:xfrm>
                      </wpg:grpSpPr>
                      <wpg:grpSp>
                        <wpg:cNvPr id="111" name="Group 111"/>
                        <wpg:cNvGrpSpPr/>
                        <wpg:grpSpPr>
                          <a:xfrm>
                            <a:off x="306200" y="0"/>
                            <a:ext cx="4788746" cy="3756366"/>
                            <a:chOff x="306200" y="0"/>
                            <a:chExt cx="4788746" cy="3756366"/>
                          </a:xfrm>
                        </wpg:grpSpPr>
                        <wpg:grpSp>
                          <wpg:cNvPr id="112" name="Group 112"/>
                          <wpg:cNvGrpSpPr/>
                          <wpg:grpSpPr>
                            <a:xfrm>
                              <a:off x="306200" y="0"/>
                              <a:ext cx="4653280" cy="3756366"/>
                              <a:chOff x="306200" y="0"/>
                              <a:chExt cx="4653280" cy="3756366"/>
                            </a:xfrm>
                          </wpg:grpSpPr>
                          <wpg:grpSp>
                            <wpg:cNvPr id="113" name="Group 113"/>
                            <wpg:cNvGrpSpPr/>
                            <wpg:grpSpPr>
                              <a:xfrm>
                                <a:off x="306200" y="0"/>
                                <a:ext cx="4653280" cy="3718560"/>
                                <a:chOff x="306200" y="0"/>
                                <a:chExt cx="6824133" cy="5157584"/>
                              </a:xfrm>
                            </wpg:grpSpPr>
                            <wpg:grpSp>
                              <wpg:cNvPr id="114" name="Group 114"/>
                              <wpg:cNvGrpSpPr/>
                              <wpg:grpSpPr>
                                <a:xfrm>
                                  <a:off x="306200" y="128383"/>
                                  <a:ext cx="6824133" cy="5029201"/>
                                  <a:chOff x="306200" y="128383"/>
                                  <a:chExt cx="6824133" cy="5029201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15" name="Picture 115"/>
                                  <pic:cNvPicPr>
                                    <a:picLocks noChangeAspect="1"/>
                                  </pic:cNvPicPr>
                                </pic:nvPicPr>
                                <pic:blipFill rotWithShape="1">
                                  <a:blip r:embed="rId4"/>
                                  <a:srcRect l="6229" t="19370" r="3311" b="6368"/>
                                  <a:stretch/>
                                </pic:blipFill>
                                <pic:spPr>
                                  <a:xfrm>
                                    <a:off x="306200" y="128383"/>
                                    <a:ext cx="6824133" cy="502920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16" name="Picture 116"/>
                                  <pic:cNvPicPr>
                                    <a:picLocks noChangeAspect="1"/>
                                  </pic:cNvPicPr>
                                </pic:nvPicPr>
                                <pic:blipFill rotWithShape="1">
                                  <a:blip r:embed="rId5"/>
                                  <a:srcRect l="959" t="16042" r="5366" b="3926"/>
                                  <a:stretch/>
                                </pic:blipFill>
                                <pic:spPr>
                                  <a:xfrm>
                                    <a:off x="4547554" y="145306"/>
                                    <a:ext cx="2517860" cy="2228653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wpg:grpSp>
                            <wps:wsp>
                              <wps:cNvPr id="118" name="Rectangle 118"/>
                              <wps:cNvSpPr/>
                              <wps:spPr>
                                <a:xfrm>
                                  <a:off x="369298" y="0"/>
                                  <a:ext cx="1120540" cy="254794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bg1"/>
                                </a:solidFill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  <wps:wsp>
                            <wps:cNvPr id="119" name="Rectangle 119"/>
                            <wps:cNvSpPr/>
                            <wps:spPr>
                              <a:xfrm>
                                <a:off x="1557573" y="3485433"/>
                                <a:ext cx="914400" cy="27093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120" name="Rectangle 120"/>
                          <wps:cNvSpPr/>
                          <wps:spPr>
                            <a:xfrm rot="16200000">
                              <a:off x="4502280" y="2687596"/>
                              <a:ext cx="914400" cy="27093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21" name="TextBox 7"/>
                        <wps:cNvSpPr txBox="1"/>
                        <wps:spPr>
                          <a:xfrm rot="16200000">
                            <a:off x="-504832" y="1575168"/>
                            <a:ext cx="1260475" cy="262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11658" w:rsidRDefault="00911658" w:rsidP="00911658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Calibri" w:eastAsia="Times New Roman" w:hAnsi="Calibri"/>
                                  <w:b/>
                                  <w:bCs/>
                                  <w:color w:val="000000"/>
                                  <w:kern w:val="24"/>
                                  <w:sz w:val="22"/>
                                  <w:szCs w:val="22"/>
                                </w:rPr>
                                <w:t>Euclidean distance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25" name="TextBox 7"/>
                        <wps:cNvSpPr txBox="1"/>
                        <wps:spPr>
                          <a:xfrm>
                            <a:off x="1639864" y="3454690"/>
                            <a:ext cx="894715" cy="262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11658" w:rsidRDefault="00911658" w:rsidP="00911658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Calibri" w:eastAsia="Times New Roman" w:hAnsi="Calibri"/>
                                  <w:b/>
                                  <w:bCs/>
                                  <w:color w:val="000000"/>
                                  <w:kern w:val="24"/>
                                  <w:sz w:val="22"/>
                                  <w:szCs w:val="22"/>
                                </w:rPr>
                                <w:t>PC1: 74.99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26" name="TextBox 7"/>
                        <wps:cNvSpPr txBox="1"/>
                        <wps:spPr>
                          <a:xfrm rot="19763860">
                            <a:off x="3819173" y="2987025"/>
                            <a:ext cx="894715" cy="262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11658" w:rsidRDefault="00911658" w:rsidP="00911658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Calibri" w:eastAsia="Times New Roman" w:hAnsi="Calibri"/>
                                  <w:b/>
                                  <w:bCs/>
                                  <w:color w:val="000000"/>
                                  <w:kern w:val="24"/>
                                  <w:sz w:val="22"/>
                                  <w:szCs w:val="22"/>
                                </w:rPr>
                                <w:t>PC2: 16.11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4FB1FAE" id="Group 27" o:spid="_x0000_s1026" style="position:absolute;margin-left:0;margin-top:-19.3pt;width:401.65pt;height:295.8pt;z-index:251659264;mso-position-horizontal:center;mso-position-horizontal-relative:margin" coordorigin="-57" coordsize="51006,37563" o:gfxdata="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">
                <v:group id="Group 111" o:spid="_x0000_s1027" style="position:absolute;left:3062;width:47887;height:37563" coordorigin="3062" coordsize="47887,3756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KFRqRrCAAAA3AAAAA8A&#10;AAAAAAAAAAAAAAAAqgIAAGRycy9kb3ducmV2LnhtbFBLBQYAAAAABAAEAPoAAACZAwAAAAA=&#10;">
                  <v:group id="Group 112" o:spid="_x0000_s1028" style="position:absolute;left:3062;width:46532;height:37563" coordorigin="3062" coordsize="46532,3756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UYM3bcQAAADcAAAA&#10;DwAAAAAAAAAAAAAAAACqAgAAZHJzL2Rvd25yZXYueG1sUEsFBgAAAAAEAAQA+gAAAJsDAAAAAA==&#10;">
                    <v:group id="Group 113" o:spid="_x0000_s1029" style="position:absolute;left:3062;width:46532;height:37185" coordorigin="3062" coordsize="68241,5157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Ps+S9sEAAADcAAAADwAA&#10;AAAAAAAAAAAAAACqAgAAZHJzL2Rvd25yZXYueG1sUEsFBgAAAAAEAAQA+gAAAJgDAAAAAA==&#10;">
                      <v:group id="Group 114" o:spid="_x0000_s1030" style="position:absolute;left:3062;top:1283;width:68241;height:50292" coordorigin="3062,1283" coordsize="68241,5029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sSYKgsQAAADcAAAA&#10;DwAAAAAAAAAAAAAAAACqAgAAZHJzL2Rvd25yZXYueG1sUEsFBgAAAAAEAAQA+gAAAJsDAAAAAA==&#10;">
                        <v:shapetype id="_x0000_t75" coordsize="21600,21600" o:spt="75" o:preferrelative="t" path="m@4@5l@4@11@9@11@9@5xe" filled="f" stroked="f">
                          <v:stroke joinstyle="miter"/>
                          <v:formulas>
                            <v:f eqn="if lineDrawn pixelLineWidth 0"/>
                            <v:f eqn="sum @0 1 0"/>
                            <v:f eqn="sum 0 0 @1"/>
                            <v:f eqn="prod @2 1 2"/>
                            <v:f eqn="prod @3 21600 pixelWidth"/>
                            <v:f eqn="prod @3 21600 pixelHeight"/>
                            <v:f eqn="sum @0 0 1"/>
                            <v:f eqn="prod @6 1 2"/>
                            <v:f eqn="prod @7 21600 pixelWidth"/>
                            <v:f eqn="sum @8 21600 0"/>
                            <v:f eqn="prod @7 21600 pixelHeight"/>
                            <v:f eqn="sum @10 21600 0"/>
                          </v:formulas>
                          <v:path o:extrusionok="f" gradientshapeok="t" o:connecttype="rect"/>
                          <o:lock v:ext="edit" aspectratio="t"/>
                        </v:shapetype>
                        <v:shape id="Picture 115" o:spid="_x0000_s1031" type="#_x0000_t75" style="position:absolute;left:3062;top:1283;width:68241;height:5029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zgrGPDAAAA3AAAAA8AAABkcnMvZG93bnJldi54bWxET01rwkAQvRf8D8sUehHdWGwr0VWktOBB&#10;KEZBj0N2TEKzs2F3m0R/vSsIvc3jfc5i1ZtatOR8ZVnBZJyAIM6trrhQcNh/j2YgfEDWWFsmBRfy&#10;sFoOnhaYatvxjtosFCKGsE9RQRlCk0rp85IM+rFtiCN3ts5giNAVUjvsYrip5WuSvEuDFceGEhv6&#10;LCn/zf6Mgp9TPTx8bfja9sfsY0pNsd27TqmX5349BxGoD//ih3uj4/zJG9yfiRfI5Q0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DOCsY8MAAADcAAAADwAAAAAAAAAAAAAAAACf&#10;AgAAZHJzL2Rvd25yZXYueG1sUEsFBgAAAAAEAAQA9wAAAI8DAAAAAA==&#10;">
                          <v:imagedata r:id="rId6" o:title="" croptop="12694f" cropbottom="4173f" cropleft="4082f" cropright="2170f"/>
                          <v:path arrowok="t"/>
                        </v:shape>
                        <v:shape id="Picture 116" o:spid="_x0000_s1032" type="#_x0000_t75" style="position:absolute;left:45475;top:1453;width:25179;height:2228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c3XdPAAAAA3AAAAA8AAABkcnMvZG93bnJldi54bWxET02LwjAQvS/4H8II3tZUQanVVERQ9LDI&#10;quB1aMa2tJmUJtb6782CsLd5vM9ZrXtTi45aV1pWMBlHIIgzq0vOFVwvu+8YhPPIGmvLpOBFDtbp&#10;4GuFibZP/qXu7HMRQtglqKDwvkmkdFlBBt3YNsSBu9vWoA+wzaVu8RnCTS2nUTSXBksODQU2tC0o&#10;q84PoyBe/Ghp+7irTlk3ve3vM9dcjkqNhv1mCcJT7//FH/dBh/mTOfw9Ey6Q6Rs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lzdd08AAAADcAAAADwAAAAAAAAAAAAAAAACfAgAA&#10;ZHJzL2Rvd25yZXYueG1sUEsFBgAAAAAEAAQA9wAAAIwDAAAAAA==&#10;">
                          <v:imagedata r:id="rId7" o:title="" croptop="10513f" cropbottom="2573f" cropleft="628f" cropright="3517f"/>
                          <v:path arrowok="t"/>
                        </v:shape>
                      </v:group>
                      <v:rect id="Rectangle 118" o:spid="_x0000_s1033" style="position:absolute;left:3692;width:11206;height:254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QDefcYA&#10;AADcAAAADwAAAGRycy9kb3ducmV2LnhtbESPQWvCQBCF74X+h2UK3upGD7aNrlJKxRY8tFqoxyE7&#10;m4RmZ0N2E9N/7xwEbzO8N+99s9qMvlEDdbEObGA2zUARF8HWXBr4OW4fn0HFhGyxCUwG/inCZn1/&#10;t8LchjN/03BIpZIQjjkaqFJqc61jUZHHOA0tsWgudB6TrF2pbYdnCfeNnmfZQnusWRoqbOmtouLv&#10;0HsDJ4e74/tn3Gs3H9xL/dX/uqfemMnD+LoElWhMN/P1+sMK/kxo5RmZQK8v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eQDefcYAAADcAAAADwAAAAAAAAAAAAAAAACYAgAAZHJz&#10;L2Rvd25yZXYueG1sUEsFBgAAAAAEAAQA9QAAAIsDAAAAAA==&#10;" fillcolor="white [3212]" strokecolor="white [3212]" strokeweight="1pt"/>
                    </v:group>
                    <v:rect id="Rectangle 119" o:spid="_x0000_s1034" style="position:absolute;left:15575;top:34854;width:9144;height:270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kx75sMA&#10;AADcAAAADwAAAGRycy9kb3ducmV2LnhtbERPS2vCQBC+C/0PyxR6040eqqZuQikVFXrwUWiPQ3Y2&#10;Cc3Ohuwmxn/fLRS8zcf3nE0+2kYM1PnasYL5LAFBXDhdc6ng87KdrkD4gKyxcUwKbuQhzx4mG0y1&#10;u/KJhnMoRQxhn6KCKoQ2ldIXFVn0M9cSR864zmKIsCul7vAaw20jF0nyLC3WHBsqbOmtouLn3FsF&#10;3wZ3l/eD/5BmMZh1fey/zLJX6ulxfH0BEWgMd/G/e6/j/Pka/p6JF8js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Fkx75sMAAADcAAAADwAAAAAAAAAAAAAAAACYAgAAZHJzL2Rv&#10;d25yZXYueG1sUEsFBgAAAAAEAAQA9QAAAIgDAAAAAA==&#10;" fillcolor="white [3212]" strokecolor="white [3212]" strokeweight="1pt"/>
                  </v:group>
                  <v:rect id="Rectangle 120" o:spid="_x0000_s1035" style="position:absolute;left:45023;top:26875;width:9144;height:2709;rotation:-9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TCrzcQA&#10;AADcAAAADwAAAGRycy9kb3ducmV2LnhtbESP0WrDMAxF3wv9B6PB3lqnHYQtq1tGYTDYKCztB4hY&#10;idPGchp7afb31cNgbxL36t6jzW7ynRppiG1gA6tlBoq4CrblxsDp+L54BhUTssUuMBn4pQi77Xy2&#10;wcKGG3/TWKZGSQjHAg24lPpC61g58hiXoScWrQ6DxyTr0Gg74E3CfafXWZZrjy1Lg8Oe9o6qS/nj&#10;DdT51R1Suf8cLYZ69fVyfirzozGPD9PbK6hEU/o3/11/WMFfC748IxPo7R0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kwq83EAAAA3AAAAA8AAAAAAAAAAAAAAAAAmAIAAGRycy9k&#10;b3ducmV2LnhtbFBLBQYAAAAABAAEAPUAAACJAwAAAAA=&#10;" fillcolor="white [3212]" strokecolor="white [3212]" strokeweight="1pt"/>
                </v:group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7" o:spid="_x0000_s1036" type="#_x0000_t202" style="position:absolute;left:-5049;top:15752;width:12605;height:2622;rotation:-90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TnC8cIA&#10;AADcAAAADwAAAGRycy9kb3ducmV2LnhtbERPTWsCMRC9F/wPYYTeanZtK7oaRQSlV21RvA2bcbO4&#10;mSxJXNf++qZQ6G0e73MWq942oiMfascK8lEGgrh0uuZKwdfn9mUKIkRkjY1jUvCgAKvl4GmBhXZ3&#10;3lN3iJVIIRwKVGBibAspQ2nIYhi5ljhxF+ctxgR9JbXHewq3jRxn2URarDk1GGxpY6i8Hm5WwezU&#10;7fyrb8/fb8eJzU0e9u+XqVLPw349BxGpj//iP/eHTvPHOfw+ky6Qyx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JOcLxwgAAANwAAAAPAAAAAAAAAAAAAAAAAJgCAABkcnMvZG93&#10;bnJldi54bWxQSwUGAAAAAAQABAD1AAAAhwMAAAAA&#10;" filled="f" stroked="f">
                  <v:textbox style="mso-fit-shape-to-text:t">
                    <w:txbxContent>
                      <w:p w:rsidR="00911658" w:rsidRDefault="00911658" w:rsidP="00911658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Calibri" w:eastAsia="Times New Roman" w:hAnsi="Calibri"/>
                            <w:b/>
                            <w:bCs/>
                            <w:color w:val="000000"/>
                            <w:kern w:val="24"/>
                            <w:sz w:val="22"/>
                            <w:szCs w:val="22"/>
                          </w:rPr>
                          <w:t>Euclidean distance</w:t>
                        </w:r>
                      </w:p>
                    </w:txbxContent>
                  </v:textbox>
                </v:shape>
                <v:shape id="TextBox 7" o:spid="_x0000_s1037" type="#_x0000_t202" style="position:absolute;left:16398;top:34546;width:8947;height:262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pAYDcIA&#10;AADcAAAADwAAAGRycy9kb3ducmV2LnhtbERPzWrCQBC+F/oOyxR6q5uEWjS6kWIteLONPsCQHbMx&#10;2dmQXTX16d1Cobf5+H5nuRptJy40+MaxgnSSgCCunG64VnDYf77MQPiArLFzTAp+yMOqeHxYYq7d&#10;lb/pUoZaxBD2OSowIfS5lL4yZNFPXE8cuaMbLIYIh1rqAa8x3HYyS5I3abHh2GCwp7Whqi3PVsEs&#10;sbu2nWdf3r7e0qlZf7hNf1Lq+Wl8X4AINIZ/8Z97q+P8bAq/z8QLZHEH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+kBgNwgAAANwAAAAPAAAAAAAAAAAAAAAAAJgCAABkcnMvZG93&#10;bnJldi54bWxQSwUGAAAAAAQABAD1AAAAhwMAAAAA&#10;" filled="f" stroked="f">
                  <v:textbox style="mso-fit-shape-to-text:t">
                    <w:txbxContent>
                      <w:p w:rsidR="00911658" w:rsidRDefault="00911658" w:rsidP="00911658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Calibri" w:eastAsia="Times New Roman" w:hAnsi="Calibri"/>
                            <w:b/>
                            <w:bCs/>
                            <w:color w:val="000000"/>
                            <w:kern w:val="24"/>
                            <w:sz w:val="22"/>
                            <w:szCs w:val="22"/>
                          </w:rPr>
                          <w:t>PC1: 74.99%</w:t>
                        </w:r>
                      </w:p>
                    </w:txbxContent>
                  </v:textbox>
                </v:shape>
                <v:shape id="TextBox 7" o:spid="_x0000_s1038" type="#_x0000_t202" style="position:absolute;left:38191;top:29870;width:8947;height:2622;rotation:-2005555fd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7RYfsEA&#10;AADcAAAADwAAAGRycy9kb3ducmV2LnhtbERP24rCMBB9F/yHMIJvmlqkSDWKLruwKwhW/YChmW3L&#10;NpPaRNv9eyMIvs3hXGe16U0t7tS6yrKC2TQCQZxbXXGh4HL+mixAOI+ssbZMCv7JwWY9HKww1bbj&#10;jO4nX4gQwi5FBaX3TSqly0sy6Ka2IQ7cr20N+gDbQuoWuxBuahlHUSINVhwaSmzoo6T873QzCmRy&#10;Pu6v80N301Hf/Fw/d/FOZ0qNR/12CcJT79/il/tbh/lxAs9nwgVy/Q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Pu0WH7BAAAA3AAAAA8AAAAAAAAAAAAAAAAAmAIAAGRycy9kb3du&#10;cmV2LnhtbFBLBQYAAAAABAAEAPUAAACGAwAAAAA=&#10;" filled="f" stroked="f">
                  <v:textbox style="mso-fit-shape-to-text:t">
                    <w:txbxContent>
                      <w:p w:rsidR="00911658" w:rsidRDefault="00911658" w:rsidP="00911658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Calibri" w:eastAsia="Times New Roman" w:hAnsi="Calibri"/>
                            <w:b/>
                            <w:bCs/>
                            <w:color w:val="000000"/>
                            <w:kern w:val="24"/>
                            <w:sz w:val="22"/>
                            <w:szCs w:val="22"/>
                          </w:rPr>
                          <w:t>PC2: 16.11%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noProof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  <w:r w:rsidRPr="00FE09F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39F193A3" wp14:editId="03B99B8D">
                <wp:simplePos x="0" y="0"/>
                <wp:positionH relativeFrom="margin">
                  <wp:posOffset>423081</wp:posOffset>
                </wp:positionH>
                <wp:positionV relativeFrom="paragraph">
                  <wp:posOffset>100216</wp:posOffset>
                </wp:positionV>
                <wp:extent cx="5206430" cy="3545093"/>
                <wp:effectExtent l="0" t="0" r="13335" b="17780"/>
                <wp:wrapNone/>
                <wp:docPr id="128" name="Group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06430" cy="3545093"/>
                          <a:chOff x="110229" y="0"/>
                          <a:chExt cx="5206430" cy="3545093"/>
                        </a:xfrm>
                      </wpg:grpSpPr>
                      <wps:wsp>
                        <wps:cNvPr id="129" name="TextBox 7"/>
                        <wps:cNvSpPr txBox="1"/>
                        <wps:spPr>
                          <a:xfrm rot="16200000">
                            <a:off x="-388881" y="1417770"/>
                            <a:ext cx="1260475" cy="262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11658" w:rsidRDefault="00911658" w:rsidP="00911658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Calibri" w:eastAsia="Times New Roman" w:hAnsi="Calibri"/>
                                  <w:b/>
                                  <w:bCs/>
                                  <w:color w:val="000000"/>
                                  <w:kern w:val="24"/>
                                  <w:sz w:val="22"/>
                                  <w:szCs w:val="22"/>
                                </w:rPr>
                                <w:t>Euclidean distance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g:grpSp>
                        <wpg:cNvPr id="130" name="Group 130"/>
                        <wpg:cNvGrpSpPr/>
                        <wpg:grpSpPr>
                          <a:xfrm>
                            <a:off x="316318" y="0"/>
                            <a:ext cx="5000341" cy="3545093"/>
                            <a:chOff x="316318" y="0"/>
                            <a:chExt cx="5000341" cy="3545093"/>
                          </a:xfrm>
                        </wpg:grpSpPr>
                        <wpg:grpSp>
                          <wpg:cNvPr id="131" name="Group 131"/>
                          <wpg:cNvGrpSpPr/>
                          <wpg:grpSpPr>
                            <a:xfrm>
                              <a:off x="316318" y="0"/>
                              <a:ext cx="4906645" cy="3514090"/>
                              <a:chOff x="316318" y="0"/>
                              <a:chExt cx="7416800" cy="5223934"/>
                            </a:xfrm>
                          </wpg:grpSpPr>
                          <pic:pic xmlns:pic="http://schemas.openxmlformats.org/drawingml/2006/picture">
                            <pic:nvPicPr>
                              <pic:cNvPr id="132" name="Picture 132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8"/>
                              <a:srcRect l="6822" t="28808" r="3547" b="6320"/>
                              <a:stretch/>
                            </pic:blipFill>
                            <pic:spPr>
                              <a:xfrm>
                                <a:off x="316318" y="0"/>
                                <a:ext cx="7416800" cy="5223934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  <pic:pic xmlns:pic="http://schemas.openxmlformats.org/drawingml/2006/picture">
                            <pic:nvPicPr>
                              <pic:cNvPr id="133" name="Picture 133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9"/>
                              <a:srcRect t="13765" r="6519" b="3108"/>
                              <a:stretch/>
                            </pic:blipFill>
                            <pic:spPr>
                              <a:xfrm>
                                <a:off x="4982090" y="71042"/>
                                <a:ext cx="2400423" cy="2409318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wpg:grpSp>
                        <wps:wsp>
                          <wps:cNvPr id="134" name="Rectangle 134"/>
                          <wps:cNvSpPr/>
                          <wps:spPr>
                            <a:xfrm>
                              <a:off x="1479224" y="3274160"/>
                              <a:ext cx="914400" cy="27093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5" name="Rectangle 135"/>
                          <wps:cNvSpPr/>
                          <wps:spPr>
                            <a:xfrm rot="16200000">
                              <a:off x="4723993" y="1689309"/>
                              <a:ext cx="914400" cy="27093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36" name="TextBox 7"/>
                        <wps:cNvSpPr txBox="1"/>
                        <wps:spPr>
                          <a:xfrm>
                            <a:off x="1486440" y="3227298"/>
                            <a:ext cx="894715" cy="262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11658" w:rsidRDefault="00911658" w:rsidP="00911658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Calibri" w:eastAsia="Times New Roman" w:hAnsi="Calibri"/>
                                  <w:b/>
                                  <w:bCs/>
                                  <w:color w:val="000000"/>
                                  <w:kern w:val="24"/>
                                  <w:sz w:val="22"/>
                                  <w:szCs w:val="22"/>
                                </w:rPr>
                                <w:t>PC1: 24.64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37" name="TextBox 7"/>
                        <wps:cNvSpPr txBox="1"/>
                        <wps:spPr>
                          <a:xfrm rot="19093042">
                            <a:off x="3901020" y="2452978"/>
                            <a:ext cx="894715" cy="2622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11658" w:rsidRDefault="00911658" w:rsidP="00911658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Calibri" w:eastAsia="Times New Roman" w:hAnsi="Calibri"/>
                                  <w:b/>
                                  <w:bCs/>
                                  <w:color w:val="000000"/>
                                  <w:kern w:val="24"/>
                                  <w:sz w:val="22"/>
                                  <w:szCs w:val="22"/>
                                </w:rPr>
                                <w:t>PC2: 18.18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9F193A3" id="Group 37" o:spid="_x0000_s1039" style="position:absolute;margin-left:33.3pt;margin-top:7.9pt;width:409.95pt;height:279.15pt;z-index:251660288;mso-position-horizontal-relative:margin;mso-width-relative:margin" coordorigin="1102" coordsize="52064,35450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">
                <v:shape id="TextBox 7" o:spid="_x0000_s1040" type="#_x0000_t202" style="position:absolute;left:-3890;top:14178;width:12605;height:2622;rotation:-90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0/O98IA&#10;AADcAAAADwAAAGRycy9kb3ducmV2LnhtbERPS2sCMRC+F/wPYYTeanZtK7oaRQRLrz5QvA2bcbO4&#10;mSxJXLf99U2h0Nt8fM9ZrHrbiI58qB0ryEcZCOLS6ZorBcfD9mUKIkRkjY1jUvBFAVbLwdMCC+0e&#10;vKNuHyuRQjgUqMDE2BZShtKQxTByLXHirs5bjAn6SmqPjxRuGznOsom0WHNqMNjSxlB529+tgtm5&#10;+/Cvvr18v50mNjd52L1fp0o9D/v1HESkPv6L/9yfOs0fz+D3mXSBXP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3T873wgAAANwAAAAPAAAAAAAAAAAAAAAAAJgCAABkcnMvZG93&#10;bnJldi54bWxQSwUGAAAAAAQABAD1AAAAhwMAAAAA&#10;" filled="f" stroked="f">
                  <v:textbox style="mso-fit-shape-to-text:t">
                    <w:txbxContent>
                      <w:p w:rsidR="00911658" w:rsidRDefault="00911658" w:rsidP="00911658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Calibri" w:eastAsia="Times New Roman" w:hAnsi="Calibri"/>
                            <w:b/>
                            <w:bCs/>
                            <w:color w:val="000000"/>
                            <w:kern w:val="24"/>
                            <w:sz w:val="22"/>
                            <w:szCs w:val="22"/>
                          </w:rPr>
                          <w:t>Euclidean distance</w:t>
                        </w:r>
                      </w:p>
                    </w:txbxContent>
                  </v:textbox>
                </v:shape>
                <v:group id="Group 130" o:spid="_x0000_s1041" style="position:absolute;left:3163;width:50003;height:35450" coordorigin="3163" coordsize="50003,3545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IWoUOHFAAAA3AAA&#10;AA8AAAAAAAAAAAAAAAAAqgIAAGRycy9kb3ducmV2LnhtbFBLBQYAAAAABAAEAPoAAACcAwAAAAA=&#10;">
                  <v:group id="Group 131" o:spid="_x0000_s1042" style="position:absolute;left:3163;width:49066;height:35140" coordorigin="3163" coordsize="74168,52239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6uT1esEAAADcAAAADwAA&#10;AAAAAAAAAAAAAACqAgAAZHJzL2Rvd25yZXYueG1sUEsFBgAAAAAEAAQA+gAAAJgDAAAAAA==&#10;">
                    <v:shape id="Picture 132" o:spid="_x0000_s1043" type="#_x0000_t75" style="position:absolute;left:3163;width:74168;height:5223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42JR3EAAAA3AAAAA8AAABkcnMvZG93bnJldi54bWxET01rwkAQvRf6H5YpeKu7VSiSuopWhRyK&#10;1Fhoj0N2moRmZ2N2NdFf7xYEb/N4nzOd97YWJ2p95VjDy1CBIM6dqbjQ8LXfPE9A+IBssHZMGs7k&#10;YT57fJhiYlzHOzploRAxhH2CGsoQmkRKn5dk0Q9dQxy5X9daDBG2hTQtdjHc1nKk1Ku0WHFsKLGh&#10;95Lyv+xoNajV93Lsms90f0lx/XFYdj9btdB68NQv3kAE6sNdfHOnJs4fj+D/mXiBnF0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M42JR3EAAAA3AAAAA8AAAAAAAAAAAAAAAAA&#10;nwIAAGRycy9kb3ducmV2LnhtbFBLBQYAAAAABAAEAPcAAACQAwAAAAA=&#10;">
                      <v:imagedata r:id="rId10" o:title="" croptop="18880f" cropbottom="4142f" cropleft="4471f" cropright="2325f"/>
                      <v:path arrowok="t"/>
                    </v:shape>
                    <v:shape id="Picture 133" o:spid="_x0000_s1044" type="#_x0000_t75" style="position:absolute;left:49820;top:710;width:24005;height:2409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OSd5fEAAAA3AAAAA8AAABkcnMvZG93bnJldi54bWxET9tqwkAQfS/4D8sIvtWNTSkSXUULXqAU&#10;q0Z8HbJjEtydDdlV07/vFgp9m8O5znTeWSPu1PrasYLRMAFBXDhdc6kgP66exyB8QNZoHJOCb/Iw&#10;n/Wepphp9+A93Q+hFDGEfYYKqhCaTEpfVGTRD11DHLmLay2GCNtS6hYfMdwa+ZIkb9JizbGhwobe&#10;Kyquh5tV8HnM0+Vp/fF1SjbnnTH5drFbvSo16HeLCYhAXfgX/7m3Os5PU/h9Jl4gZz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OSd5fEAAAA3AAAAA8AAAAAAAAAAAAAAAAA&#10;nwIAAGRycy9kb3ducmV2LnhtbFBLBQYAAAAABAAEAPcAAACQAwAAAAA=&#10;">
                      <v:imagedata r:id="rId11" o:title="" croptop="9021f" cropbottom="2037f" cropright="4272f"/>
                      <v:path arrowok="t"/>
                    </v:shape>
                  </v:group>
                  <v:rect id="Rectangle 134" o:spid="_x0000_s1045" style="position:absolute;left:14792;top:32741;width:9144;height:270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/iIGMMA&#10;AADcAAAADwAAAGRycy9kb3ducmV2LnhtbERPTWvCQBC9F/wPywje6kYttY2uUopShR6qFupxyM4m&#10;wexsyG5i/PduodDbPN7nLNe9rURHjS8dK5iMExDEmdMl5wq+T9vHFxA+IGusHJOCG3lYrwYPS0y1&#10;u/KBumPIRQxhn6KCIoQ6ldJnBVn0Y1cTR864xmKIsMmlbvAaw20lp0nyLC2WHBsKrOm9oOxybK2C&#10;s8GP02bvP6WZdua1/Gp/zLxVajTs3xYgAvXhX/zn3uk4f/YEv8/EC+Tq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/iIGMMAAADcAAAADwAAAAAAAAAAAAAAAACYAgAAZHJzL2Rv&#10;d25yZXYueG1sUEsFBgAAAAAEAAQA9QAAAIgDAAAAAA==&#10;" fillcolor="white [3212]" strokecolor="white [3212]" strokeweight="1pt"/>
                  <v:rect id="Rectangle 135" o:spid="_x0000_s1046" style="position:absolute;left:47240;top:16892;width:9144;height:2709;rotation:-9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J6eiMEA&#10;AADcAAAADwAAAGRycy9kb3ducmV2LnhtbERP3WrCMBS+F/YO4Qi701RlRTujDEEYTAZWH+DQnDad&#10;zUltYu3e3gwG3p2P7/est4NtRE+drx0rmE0TEMSF0zVXCs6n/WQJwgdkjY1jUvBLHrabl9EaM+3u&#10;fKQ+D5WIIewzVGBCaDMpfWHIop+6ljhypesshgi7SuoO7zHcNnKeJKm0WHNsMNjSzlBxyW9WQZle&#10;zXfId1+9RlfODqufRZ6elHodDx/vIAIN4Sn+d3/qOH/xBn/PxAvk5g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yenojBAAAA3AAAAA8AAAAAAAAAAAAAAAAAmAIAAGRycy9kb3du&#10;cmV2LnhtbFBLBQYAAAAABAAEAPUAAACGAwAAAAA=&#10;" fillcolor="white [3212]" strokecolor="white [3212]" strokeweight="1pt"/>
                </v:group>
                <v:shape id="TextBox 7" o:spid="_x0000_s1047" type="#_x0000_t202" style="position:absolute;left:14864;top:32272;width:8947;height:262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5sQp8IA&#10;AADcAAAADwAAAGRycy9kb3ducmV2LnhtbERPS27CMBDdI/UO1iCxKw7QRjRgUEWpxK58eoBRPMQh&#10;8TiKXQicHiNVYjdP7zvzZWdrcabWl44VjIYJCOLc6ZILBb+H79cpCB+QNdaOScGVPCwXL705Ztpd&#10;eEfnfShEDGGfoQITQpNJ6XNDFv3QNcSRO7rWYoiwLaRu8RLDbS3HSZJKiyXHBoMNrQzl1f7PKpgm&#10;9qeqPsZbb99uo3ez+nLr5qTUoN99zkAE6sJT/O/e6Dh/ksLjmXiBXNw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LmxCnwgAAANwAAAAPAAAAAAAAAAAAAAAAAJgCAABkcnMvZG93&#10;bnJldi54bWxQSwUGAAAAAAQABAD1AAAAhwMAAAAA&#10;" filled="f" stroked="f">
                  <v:textbox style="mso-fit-shape-to-text:t">
                    <w:txbxContent>
                      <w:p w:rsidR="00911658" w:rsidRDefault="00911658" w:rsidP="00911658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Calibri" w:eastAsia="Times New Roman" w:hAnsi="Calibri"/>
                            <w:b/>
                            <w:bCs/>
                            <w:color w:val="000000"/>
                            <w:kern w:val="24"/>
                            <w:sz w:val="22"/>
                            <w:szCs w:val="22"/>
                          </w:rPr>
                          <w:t>PC1: 24.64%</w:t>
                        </w:r>
                      </w:p>
                    </w:txbxContent>
                  </v:textbox>
                </v:shape>
                <v:shape id="TextBox 7" o:spid="_x0000_s1048" type="#_x0000_t202" style="position:absolute;left:39010;top:24529;width:8947;height:2623;rotation:-2738267fd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5bBEcIA&#10;AADcAAAADwAAAGRycy9kb3ducmV2LnhtbERPTWvCQBC9F/wPywi9FN3YFlOimyCK4K0YC8XbNDsm&#10;abOzIbsm6b/vCgVv83ifs85G04ieOldbVrCYRyCIC6trLhV8nPazNxDOI2tsLJOCX3KQpZOHNSba&#10;DnykPvelCCHsElRQed8mUrqiIoNublviwF1sZ9AH2JVSdziEcNPI5yhaSoM1h4YKW9pWVPzkV6Og&#10;7YeI89fz06cb8FvvvjB+36NSj9NxswLhafR38b/7oMP8lxhuz4QLZPoH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TlsERwgAAANwAAAAPAAAAAAAAAAAAAAAAAJgCAABkcnMvZG93&#10;bnJldi54bWxQSwUGAAAAAAQABAD1AAAAhwMAAAAA&#10;" filled="f" stroked="f">
                  <v:textbox style="mso-fit-shape-to-text:t">
                    <w:txbxContent>
                      <w:p w:rsidR="00911658" w:rsidRDefault="00911658" w:rsidP="00911658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Calibri" w:eastAsia="Times New Roman" w:hAnsi="Calibri"/>
                            <w:b/>
                            <w:bCs/>
                            <w:color w:val="000000"/>
                            <w:kern w:val="24"/>
                            <w:sz w:val="22"/>
                            <w:szCs w:val="22"/>
                          </w:rPr>
                          <w:t>PC2: 18.18%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Pr="00FE09FD">
        <w:rPr>
          <w:rFonts w:ascii="Times New Roman" w:hAnsi="Times New Roman" w:cs="Times New Roman"/>
          <w:sz w:val="24"/>
          <w:szCs w:val="24"/>
        </w:rPr>
        <w:t xml:space="preserve">A) </w:t>
      </w: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  <w:r w:rsidRPr="00FE09FD">
        <w:rPr>
          <w:rFonts w:ascii="Times New Roman" w:hAnsi="Times New Roman" w:cs="Times New Roman"/>
          <w:sz w:val="24"/>
          <w:szCs w:val="24"/>
        </w:rPr>
        <w:t>B)</w:t>
      </w:r>
    </w:p>
    <w:p w:rsidR="00911658" w:rsidRPr="00FE09FD" w:rsidRDefault="00911658" w:rsidP="00911658">
      <w:pPr>
        <w:rPr>
          <w:rFonts w:ascii="Times New Roman" w:hAnsi="Times New Roman" w:cs="Times New Roman"/>
          <w:sz w:val="24"/>
          <w:szCs w:val="24"/>
        </w:rPr>
      </w:pPr>
    </w:p>
    <w:p w:rsidR="00911658" w:rsidRPr="00FE09FD" w:rsidRDefault="00026524" w:rsidP="0091165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4</w:t>
      </w:r>
      <w:bookmarkStart w:id="0" w:name="_GoBack"/>
      <w:bookmarkEnd w:id="0"/>
      <w:r w:rsidR="00911658">
        <w:rPr>
          <w:rFonts w:ascii="Times New Roman" w:hAnsi="Times New Roman" w:cs="Times New Roman"/>
          <w:sz w:val="24"/>
          <w:szCs w:val="24"/>
        </w:rPr>
        <w:t xml:space="preserve"> </w:t>
      </w:r>
      <w:r w:rsidR="00DA230B">
        <w:rPr>
          <w:rFonts w:ascii="Times New Roman" w:hAnsi="Times New Roman" w:cs="Times New Roman"/>
          <w:sz w:val="24"/>
          <w:szCs w:val="24"/>
        </w:rPr>
        <w:t>Fig</w:t>
      </w:r>
      <w:r w:rsidR="00911658" w:rsidRPr="00FE09FD">
        <w:rPr>
          <w:rFonts w:ascii="Times New Roman" w:hAnsi="Times New Roman" w:cs="Times New Roman"/>
          <w:sz w:val="24"/>
          <w:szCs w:val="24"/>
        </w:rPr>
        <w:t xml:space="preserve">. Hierarchical clusters of Lake Trout individuals sampled in </w:t>
      </w:r>
      <w:proofErr w:type="spellStart"/>
      <w:r w:rsidR="00911658" w:rsidRPr="00FE09FD">
        <w:rPr>
          <w:rFonts w:ascii="Times New Roman" w:hAnsi="Times New Roman" w:cs="Times New Roman"/>
          <w:sz w:val="24"/>
          <w:szCs w:val="24"/>
        </w:rPr>
        <w:t>Dease</w:t>
      </w:r>
      <w:proofErr w:type="spellEnd"/>
      <w:r w:rsidR="00911658" w:rsidRPr="00FE09FD">
        <w:rPr>
          <w:rFonts w:ascii="Times New Roman" w:hAnsi="Times New Roman" w:cs="Times New Roman"/>
          <w:sz w:val="24"/>
          <w:szCs w:val="24"/>
        </w:rPr>
        <w:t xml:space="preserve"> Arm (0-150 m) overlaid on the first two principal component axes (PCA) using </w:t>
      </w:r>
      <w:proofErr w:type="spellStart"/>
      <w:r w:rsidR="00911658" w:rsidRPr="00FE09FD">
        <w:rPr>
          <w:rFonts w:ascii="Times New Roman" w:hAnsi="Times New Roman" w:cs="Times New Roman"/>
          <w:sz w:val="24"/>
          <w:szCs w:val="24"/>
        </w:rPr>
        <w:t>FactoMineR</w:t>
      </w:r>
      <w:proofErr w:type="spellEnd"/>
      <w:r w:rsidR="00911658" w:rsidRPr="00FE09FD">
        <w:rPr>
          <w:rFonts w:ascii="Times New Roman" w:hAnsi="Times New Roman" w:cs="Times New Roman"/>
          <w:sz w:val="24"/>
          <w:szCs w:val="24"/>
        </w:rPr>
        <w:t xml:space="preserve"> </w:t>
      </w:r>
      <w:r w:rsidR="00911658" w:rsidRPr="00FE09FD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11658" w:rsidRPr="00FE09FD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Lê&lt;/Author&gt;&lt;Year&gt;2008&lt;/Year&gt;&lt;RecNum&gt;2805&lt;/RecNum&gt;&lt;DisplayText&gt;(45)&lt;/DisplayText&gt;&lt;record&gt;&lt;rec-number&gt;2805&lt;/rec-number&gt;&lt;foreign-keys&gt;&lt;key app="EN" db-id="pzw5rdtxz9e9v5eftth5pvpir20wwrptwxpa" timestamp="1487789375"&gt;2805&lt;/key&gt;&lt;/foreign-keys&gt;&lt;ref-type name="Journal Article"&gt;17&lt;/ref-type&gt;&lt;contributors&gt;&lt;authors&gt;&lt;author&gt;Lê, Sébastien&lt;/author&gt;&lt;author&gt;Josse, Julie&lt;/author&gt;&lt;author&gt;Husson, François&lt;/author&gt;&lt;/authors&gt;&lt;/contributors&gt;&lt;titles&gt;&lt;title&gt;FactoMineR: an R package for multivariate analysis&lt;/title&gt;&lt;secondary-title&gt;Journal of statistical software&lt;/secondary-title&gt;&lt;/titles&gt;&lt;periodical&gt;&lt;full-title&gt;Journal of statistical software&lt;/full-title&gt;&lt;/periodical&gt;&lt;pages&gt;1-18&lt;/pages&gt;&lt;volume&gt;25&lt;/volume&gt;&lt;number&gt;1&lt;/number&gt;&lt;dates&gt;&lt;year&gt;2008&lt;/year&gt;&lt;/dates&gt;&lt;isbn&gt;1548-7660&lt;/isbn&gt;&lt;urls&gt;&lt;/urls&gt;&lt;/record&gt;&lt;/Cite&gt;&lt;/EndNote&gt;</w:instrText>
      </w:r>
      <w:r w:rsidR="00911658" w:rsidRPr="00FE09FD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11658" w:rsidRPr="00FE09FD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45)</w:t>
      </w:r>
      <w:r w:rsidR="00911658" w:rsidRPr="00FE09FD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911658" w:rsidRPr="00FE09FD">
        <w:rPr>
          <w:rFonts w:ascii="Times New Roman" w:hAnsi="Times New Roman" w:cs="Times New Roman"/>
          <w:sz w:val="24"/>
          <w:szCs w:val="24"/>
        </w:rPr>
        <w:t xml:space="preserve">, in A) based on </w:t>
      </w:r>
      <w:r w:rsidR="00911658" w:rsidRPr="00FE09FD">
        <w:rPr>
          <w:rFonts w:ascii="Times New Roman" w:hAnsi="Times New Roman" w:cs="Times New Roman"/>
          <w:sz w:val="24"/>
          <w:szCs w:val="24"/>
        </w:rPr>
        <w:lastRenderedPageBreak/>
        <w:t>morphological grouping and in B) based on composite grouping. Grouping by the morphological procedure: Morph 1 = red circle, Morph 2= green circle, and Morph 3= black circle, and by the composite procedure: Comp 1= green circle, Comp 2 = blue circle, Comp 3 = black circle, and Comp 4/deep-water individuals=red circle. PCA variables are defined as follow: PC1BS and PC2BS first two-axis PCA scores of body shape from landmarks, PC1HS and PC2HS = first two-axis PCA scores of head shape from semi-landmarks, PC1LM and PC2LM = first two-axis PCA scores of linear measurements, PC1GEN and PC2GEN = first two-axis PCA scores of genetic data, Delta C 13= δ</w:t>
      </w:r>
      <w:r w:rsidR="00911658" w:rsidRPr="00FE09FD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911658" w:rsidRPr="00FE09FD">
        <w:rPr>
          <w:rFonts w:ascii="Times New Roman" w:hAnsi="Times New Roman" w:cs="Times New Roman"/>
          <w:sz w:val="24"/>
          <w:szCs w:val="24"/>
        </w:rPr>
        <w:t>C, Delta N 15= δ</w:t>
      </w:r>
      <w:r w:rsidR="00911658" w:rsidRPr="00FE09FD">
        <w:rPr>
          <w:rFonts w:ascii="Times New Roman" w:hAnsi="Times New Roman" w:cs="Times New Roman"/>
          <w:sz w:val="24"/>
          <w:szCs w:val="24"/>
          <w:vertAlign w:val="superscript"/>
        </w:rPr>
        <w:t>15</w:t>
      </w:r>
      <w:r w:rsidR="00911658" w:rsidRPr="00FE09FD">
        <w:rPr>
          <w:rFonts w:ascii="Times New Roman" w:hAnsi="Times New Roman" w:cs="Times New Roman"/>
          <w:sz w:val="24"/>
          <w:szCs w:val="24"/>
        </w:rPr>
        <w:t xml:space="preserve">N, K= von </w:t>
      </w:r>
      <w:proofErr w:type="spellStart"/>
      <w:r w:rsidR="00911658" w:rsidRPr="00FE09FD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911658" w:rsidRPr="00FE09FD">
        <w:rPr>
          <w:rFonts w:ascii="Times New Roman" w:hAnsi="Times New Roman" w:cs="Times New Roman"/>
          <w:sz w:val="24"/>
          <w:szCs w:val="24"/>
        </w:rPr>
        <w:t xml:space="preserve"> growth parameter (adult), </w:t>
      </w:r>
      <w:r w:rsidR="00911658" w:rsidRPr="00FE09FD">
        <w:rPr>
          <w:rFonts w:ascii="Times New Roman" w:hAnsi="Times New Roman" w:cs="Times New Roman"/>
          <w:i/>
          <w:sz w:val="24"/>
          <w:szCs w:val="24"/>
        </w:rPr>
        <w:t>ω</w:t>
      </w:r>
      <w:r w:rsidR="00911658" w:rsidRPr="00FE09FD">
        <w:rPr>
          <w:rFonts w:ascii="Times New Roman" w:hAnsi="Times New Roman" w:cs="Times New Roman"/>
          <w:sz w:val="24"/>
          <w:szCs w:val="24"/>
        </w:rPr>
        <w:t xml:space="preserve"> = juvenile growth rate, </w:t>
      </w:r>
      <w:r w:rsidR="00911658" w:rsidRPr="00FE09FD">
        <w:rPr>
          <w:rFonts w:ascii="Times New Roman" w:hAnsi="Times New Roman" w:cs="Times New Roman"/>
          <w:i/>
          <w:sz w:val="24"/>
          <w:szCs w:val="24"/>
        </w:rPr>
        <w:t>L</w:t>
      </w:r>
      <w:r w:rsidR="00911658" w:rsidRPr="00FE09FD">
        <w:rPr>
          <w:rFonts w:ascii="Times New Roman" w:hAnsi="Times New Roman" w:cs="Times New Roman"/>
          <w:sz w:val="24"/>
          <w:szCs w:val="24"/>
          <w:vertAlign w:val="subscript"/>
        </w:rPr>
        <w:t>∞</w:t>
      </w:r>
      <w:r w:rsidR="00911658" w:rsidRPr="00FE09FD">
        <w:rPr>
          <w:rFonts w:ascii="Times New Roman" w:hAnsi="Times New Roman" w:cs="Times New Roman"/>
          <w:sz w:val="24"/>
          <w:szCs w:val="24"/>
        </w:rPr>
        <w:t xml:space="preserve"> = maximum adult length, depth-at-capture.</w:t>
      </w:r>
    </w:p>
    <w:p w:rsidR="002C74FF" w:rsidRDefault="002C74FF"/>
    <w:sectPr w:rsidR="002C74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1658"/>
    <w:rsid w:val="00026524"/>
    <w:rsid w:val="002C74FF"/>
    <w:rsid w:val="00911658"/>
    <w:rsid w:val="00DA23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0D22F65-9639-449A-8FF2-8CEEA2F3F0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165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1165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emf"/><Relationship Id="rId5" Type="http://schemas.openxmlformats.org/officeDocument/2006/relationships/image" Target="media/image2.emf"/><Relationship Id="rId10" Type="http://schemas.openxmlformats.org/officeDocument/2006/relationships/image" Target="media/image7.emf"/><Relationship Id="rId4" Type="http://schemas.openxmlformats.org/officeDocument/2006/relationships/image" Target="media/image1.png"/><Relationship Id="rId9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76</Words>
  <Characters>1574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</dc:creator>
  <cp:keywords/>
  <dc:description/>
  <cp:lastModifiedBy>Louise</cp:lastModifiedBy>
  <cp:revision>2</cp:revision>
  <dcterms:created xsi:type="dcterms:W3CDTF">2018-02-28T19:15:00Z</dcterms:created>
  <dcterms:modified xsi:type="dcterms:W3CDTF">2018-02-28T19:15:00Z</dcterms:modified>
</cp:coreProperties>
</file>